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Alexandra M. Linz, Shaomei He, Samuel Schmitz, Sarah Stevens, Rex R. Malmstrom, Robin R. Rohwer, Joshua J. Hamilton, Karthik Anantharaman, Tijana Glavina del Rio, Stefan Bertilsson,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19557FA5" w:rsidR="003F2F8C" w:rsidRDefault="003F2F8C" w:rsidP="004A6010">
      <w:pPr>
        <w:spacing w:line="360" w:lineRule="auto"/>
        <w:jc w:val="both"/>
      </w:pPr>
      <w:r>
        <w:tab/>
        <w:t>Freshwater lakes are important to global nutrient cycling. Lakes act as integrat</w:t>
      </w:r>
      <w:r w:rsidR="00F80C19">
        <w:t>ors of their surrounding landscapes, collecting nutrients fr</w:t>
      </w:r>
      <w:r w:rsidR="003F7145">
        <w:t>om terrestrial ecosystems</w:t>
      </w:r>
      <w:r w:rsidR="00F80C19">
        <w:t>. This makes lakes “hotspots” in the landscape, parti</w:t>
      </w:r>
      <w:r w:rsidR="003F7145">
        <w:t>cularly in carbon cycling</w:t>
      </w:r>
      <w:r w:rsidR="00F80C19">
        <w:t>. The contributions to nutrient cycling by lakes are sign</w:t>
      </w:r>
      <w:r w:rsidR="003F7145">
        <w:t>ificant on a global scale</w:t>
      </w:r>
      <w:r w:rsidR="00F80C19">
        <w:t xml:space="preserve"> and are likely to change</w:t>
      </w:r>
      <w:r w:rsidR="003F7145">
        <w:t xml:space="preserve"> under warming conditions</w:t>
      </w:r>
      <w:r w:rsidR="00F80C19">
        <w:t xml:space="preserve">, making the study of freshwater nutrient cycling </w:t>
      </w:r>
      <w:r w:rsidR="00EB63E9">
        <w:t>an important area of research.</w:t>
      </w:r>
    </w:p>
    <w:p w14:paraId="6291298D" w14:textId="5E7E5817"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 used to calculate budgets for lakes. However, microbes are responsible</w:t>
      </w:r>
      <w:r w:rsidR="00F64B28">
        <w:t xml:space="preserve"> for most</w:t>
      </w:r>
      <w:r w:rsidR="009F65A4">
        <w:t xml:space="preserve"> nutrient cycling in lakes, and freshwater microbes are diverse in both taxonomy and function. One of the grand challenges in freshwater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B77D94"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EF418D">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noteIndex" : 1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humic lakes </w:t>
      </w:r>
      <w:r w:rsidR="00EF418D">
        <w:fldChar w:fldCharType="begin" w:fldLock="1"/>
      </w:r>
      <w:r w:rsidR="00EF418D">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noteIndex" : 1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and to compare microbial communiti</w:t>
      </w:r>
      <w:r w:rsidR="00EF418D">
        <w:t xml:space="preserve">es on a global scale </w:t>
      </w:r>
      <w:r w:rsidR="00EF418D">
        <w:fldChar w:fldCharType="begin" w:fldLock="1"/>
      </w:r>
      <w:r w:rsidR="00EF418D">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noteIndex" : 1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xml:space="preserve">. However, many metagenomics-based studies take a gene-centric approach to investigating microbial functions. In this study, we use metagenome-assembled genomes (MAGs) to compare microbial functions between two lakes </w:t>
      </w:r>
      <w:r w:rsidR="00242EB5">
        <w:lastRenderedPageBreak/>
        <w:t>of different trophic statuses with an organism-centric approach instead. Analyzing genomes rather than genes provides better insight into the ecological roles of specific microbes within freshwater communities.</w:t>
      </w:r>
    </w:p>
    <w:p w14:paraId="24EF6CB0" w14:textId="18CA984A" w:rsidR="00242EB5" w:rsidRDefault="00401ACA" w:rsidP="004A6010">
      <w:pPr>
        <w:spacing w:line="360" w:lineRule="auto"/>
        <w:jc w:val="both"/>
      </w:pPr>
      <w:r>
        <w:tab/>
        <w:t xml:space="preserve">We hypothesized that we would be able to infer information about ecosystem-level functions based on genome content in our </w:t>
      </w:r>
      <w:r w:rsidR="0094429B">
        <w:t xml:space="preserve">comprehensive </w:t>
      </w:r>
      <w:r>
        <w:t xml:space="preserve">dataset. This includes differences in primary production between lakes, preferences for degradation of autochthonous or allochthonous carbon, and biases towards certain steps in the nitrogen and sulfur cycles based on the availability of these inorganic compounds. </w:t>
      </w:r>
      <w:r w:rsidR="0094429B">
        <w:t xml:space="preserve">Our analysis of </w:t>
      </w:r>
      <w:r w:rsidR="007C0A8C">
        <w:t>nearly 200</w:t>
      </w:r>
      <w:r w:rsidR="0094429B">
        <w:t xml:space="preserve"> MAGs from Lake Mendota, a highly productive eutrophic lake, and Trout Bog, a humic or dystrophic bog lake, </w:t>
      </w:r>
      <w:r w:rsidR="00A37C26">
        <w:t>demonstrated</w:t>
      </w:r>
      <w:r w:rsidR="0094429B">
        <w:t xml:space="preserve"> many similarities in microbial functioning across ecosystems</w:t>
      </w:r>
      <w:r w:rsidR="00A37C26">
        <w:t xml:space="preserve"> and confirmed previous research on freshwater microbes</w:t>
      </w:r>
      <w:r w:rsidR="0094429B">
        <w:t xml:space="preserve">, but also </w:t>
      </w:r>
      <w:r w:rsidR="00A37C26">
        <w:t xml:space="preserve">revealed </w:t>
      </w:r>
      <w:r w:rsidR="0094429B">
        <w:t>key differences</w:t>
      </w:r>
      <w:r w:rsidR="00A37C26">
        <w:t xml:space="preserve"> based </w:t>
      </w:r>
      <w:r w:rsidR="005A5527">
        <w:t>on the metabolisms predicted by our genomes</w:t>
      </w:r>
      <w:r w:rsidR="0094429B">
        <w:t>.</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3C158BE2" w14:textId="77777777" w:rsidR="00C64D38" w:rsidRPr="00ED1A43" w:rsidRDefault="00C64D38" w:rsidP="004A6010">
      <w:pPr>
        <w:pStyle w:val="Heading1"/>
        <w:spacing w:before="0" w:line="360" w:lineRule="auto"/>
        <w:jc w:val="both"/>
      </w:pPr>
      <w:r>
        <w:lastRenderedPageBreak/>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118B2887" w:rsidR="00C64D38" w:rsidRDefault="00C64D38" w:rsidP="004A6010">
      <w:pPr>
        <w:spacing w:line="360" w:lineRule="auto"/>
        <w:ind w:firstLine="720"/>
        <w:jc w:val="both"/>
      </w:pPr>
      <w:r>
        <w:t xml:space="preserve">Analyzing the genomes of uncultured microbes can provide insight into the potential metabolic functions of those organisms.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CheckM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31 were recovered from the epilimnion of Trout Bog, and 6</w:t>
      </w:r>
      <w:r w:rsidR="007C0A8C">
        <w:t>3</w:t>
      </w:r>
      <w:r>
        <w:t xml:space="preserve"> were recovered from the hypolimnion of Trout Bog. S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ribosomal rRNA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lt;Fig 1a Barchart of MAG phyla&gt;</w:t>
      </w:r>
    </w:p>
    <w:p w14:paraId="4FB78EFE" w14:textId="188E8318" w:rsidR="00C64D38" w:rsidRDefault="0028221F" w:rsidP="004A6010">
      <w:pPr>
        <w:spacing w:line="360" w:lineRule="auto"/>
        <w:jc w:val="both"/>
      </w:pPr>
      <w:r>
        <w:t>&lt;Fig 1</w:t>
      </w:r>
      <w:r w:rsidR="00C64D38">
        <w:t>b Barchart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 (A) reflect the community composition observed via 16S rRNA ribosomal amplicon sequencing (</w:t>
      </w:r>
      <w:commentRangeStart w:id="0"/>
      <w:r>
        <w:rPr>
          <w:rFonts w:cs="Times New Roman"/>
          <w:szCs w:val="24"/>
        </w:rPr>
        <w:t>B</w:t>
      </w:r>
      <w:commentRangeEnd w:id="0"/>
      <w:r w:rsidR="0028221F">
        <w:rPr>
          <w:rStyle w:val="CommentReference"/>
        </w:rPr>
        <w:commentReference w:id="0"/>
      </w:r>
      <w:r>
        <w:rPr>
          <w:rFonts w:cs="Times New Roman"/>
          <w:szCs w:val="24"/>
        </w:rPr>
        <w:t xml:space="preserve">). </w:t>
      </w:r>
    </w:p>
    <w:p w14:paraId="18A8258E" w14:textId="31A60BA3" w:rsidR="00C64D38" w:rsidRPr="00C64D38" w:rsidRDefault="00C64D38" w:rsidP="004A6010">
      <w:pPr>
        <w:pStyle w:val="Heading2"/>
        <w:spacing w:line="360" w:lineRule="auto"/>
      </w:pPr>
      <w:r w:rsidRPr="00C64D38">
        <w:t>Photosynthesis</w:t>
      </w:r>
    </w:p>
    <w:p w14:paraId="05B570B6" w14:textId="7C3230CA"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the majority of photoautotrophs in the dataset. These populations contained genes encoding enzymes in the Calvin-Benson-Bassham (CBB) pathway. In Trout Bog, genomes appearing to be from photoautotrophic organisms were classified as </w:t>
      </w:r>
      <w:r w:rsidR="00DB0C6F">
        <w:rPr>
          <w:i/>
        </w:rPr>
        <w:t xml:space="preserve">Chlorobium </w:t>
      </w:r>
      <w:r w:rsidR="00DB0C6F">
        <w:rPr>
          <w:i/>
        </w:rPr>
        <w:lastRenderedPageBreak/>
        <w:t>clathratiforme</w:t>
      </w:r>
      <w:r w:rsidR="00DB0C6F">
        <w:t xml:space="preserve">, a species of Chlorobiales widespread in humic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7615B7">
        <w:t xml:space="preserve">In addition to genes </w:t>
      </w:r>
      <w:r w:rsidR="00153C67">
        <w:t>suggesting the presence of</w:t>
      </w:r>
      <w:r w:rsidR="007615B7">
        <w:t xml:space="preserve"> the CBB pathway, t</w:t>
      </w:r>
      <w:r w:rsidR="00DB0C6F">
        <w:t xml:space="preserve">he Chlorobiales MAGs in Trout Bog contained genes encoding citrate lyase and other  key enzymes in the reductive TCA cycle, an alternative carbon fixation method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 xml:space="preserve">Both photoautrophs contained genes potentially encoding nitrogen fixation as well. </w:t>
      </w:r>
      <w:r w:rsidR="00DB0C6F">
        <w:t>The primary producers Cyanobacteria and Chlorobiales seem to perform similar ecosystem functions</w:t>
      </w:r>
      <w:r w:rsidR="00153C67">
        <w:t xml:space="preserve"> </w:t>
      </w:r>
      <w:r w:rsidR="00DB0C6F">
        <w:t>in their respective lakes; however, oxygen availability drives both the type of microbe acting in this role and the pathways that it uses for primary production.</w:t>
      </w:r>
    </w:p>
    <w:p w14:paraId="4CD0447C" w14:textId="525C109A" w:rsidR="00DB0C6F" w:rsidRDefault="00153C67" w:rsidP="000A1F9F">
      <w:pPr>
        <w:spacing w:line="360" w:lineRule="auto"/>
        <w:ind w:firstLine="720"/>
        <w:jc w:val="both"/>
      </w:pPr>
      <w:r>
        <w:t>The potential for photoheterotrophy via</w:t>
      </w:r>
      <w:r w:rsidR="00F17423">
        <w:t xml:space="preserve"> anoxygenic</w:t>
      </w:r>
      <w:r>
        <w:t xml:space="preserve"> aerobic</w:t>
      </w:r>
      <w:r w:rsidR="00F17423">
        <w:t xml:space="preserve"> photosynthesis w</w:t>
      </w:r>
      <w:r>
        <w:t>as</w:t>
      </w:r>
      <w:r w:rsidR="00F17423">
        <w:t xml:space="preserve"> identified in several MAGs from both lakes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Proteobacteria, particularly Burkholderiales, most often contained the marker genes for this process, although these genes were not shared broadly across the phylum. A MAG of Acidobacteria from the Trout Bog epilimnion also contained genes suggesting </w:t>
      </w:r>
      <w:r w:rsidR="000A1F9F">
        <w:t xml:space="preserve">anoxygenic aerobic photosynthesis. </w:t>
      </w:r>
      <w:r w:rsidR="00DB0C6F">
        <w:t xml:space="preserve">Another form </w:t>
      </w:r>
      <w:r w:rsidR="000A1F9F">
        <w:t>of photoheterotrophy previously identified in freshwater</w:t>
      </w:r>
      <w:r w:rsidR="00F17423">
        <w:t xml:space="preserve"> </w:t>
      </w:r>
      <w:r w:rsidR="00DB0C6F">
        <w:t xml:space="preserve">is the use of light-activated proteins such as rhodopsins. </w:t>
      </w:r>
      <w:r w:rsidR="000A1F9F">
        <w:t>We observed genes encoding rhodopsins in MAGs from both lakes, but particularly in MAGs from Lake Mendota classified as Actinobacteria and Bacteroidetes.</w:t>
      </w:r>
      <w:r w:rsidR="00F17423">
        <w:t xml:space="preserve"> </w:t>
      </w:r>
      <w:r w:rsidR="000A1F9F">
        <w:t>These MAGs and their potential rhodopsins are</w:t>
      </w:r>
      <w:r w:rsidR="00F17423">
        <w:t xml:space="preserve"> the subject of further study </w:t>
      </w:r>
      <w:r w:rsidR="00F17423" w:rsidRPr="003F7341">
        <w:rPr>
          <w:highlight w:val="yellow"/>
        </w:rPr>
        <w:t>(cite Shaomei’s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09932F07" w:rsidR="006F42C8" w:rsidRDefault="006F42C8" w:rsidP="00705F64">
      <w:pPr>
        <w:spacing w:line="360" w:lineRule="auto"/>
      </w:pPr>
      <w:r>
        <w:tab/>
      </w:r>
      <w:r w:rsidR="00705F64">
        <w:t xml:space="preserve">Central metabolism is often the entry point for the least complex carbon compounds, and central metabolic pathways may reveal how a bacterium is using a carbon compound. The </w:t>
      </w:r>
      <w:r w:rsidR="008F5749">
        <w:t>tricarboxylic</w:t>
      </w:r>
      <w:r w:rsidR="00705F64">
        <w:t xml:space="preserve"> acid (TCA)</w:t>
      </w:r>
      <w:r w:rsidR="008F5749">
        <w:t xml:space="preserve"> cycle</w:t>
      </w:r>
      <w:r w:rsidR="00705F64">
        <w:t xml:space="preserve">, arguably the most central pathway in bacteria, was notably </w:t>
      </w:r>
      <w:r w:rsidR="00705F64">
        <w:lastRenderedPageBreak/>
        <w:t xml:space="preserve">absent in MAGs classified as Tenericutes in Lake Mendota and in unclassified MAGs in the hypolimnion of Trout Bog. Genes encoding enzymes in the glyoxylate cycle, a variant of the TCA cycle that is used to produce biosynthetic intermediates when glucose is not available, were </w:t>
      </w:r>
      <w:r w:rsidR="007A25BD">
        <w:t xml:space="preserve">observed </w:t>
      </w:r>
      <w:r w:rsidR="00705F64">
        <w:t xml:space="preserve">in </w:t>
      </w:r>
      <w:r w:rsidR="007A25BD">
        <w:t xml:space="preserve">Chlamydiae in Lake Mendota, Acidobacteria in Trout Bog, and in some Proteobacteria in both lakes. The pentose phosphate pathway, both oxidative and non-oxidative phases, was found in MAGs from most phyla. </w:t>
      </w:r>
    </w:p>
    <w:p w14:paraId="41D9466D" w14:textId="7B5901E1" w:rsidR="007A25BD" w:rsidRDefault="007A25BD" w:rsidP="00705F64">
      <w:pPr>
        <w:spacing w:line="360" w:lineRule="auto"/>
      </w:pPr>
      <w:r>
        <w:tab/>
        <w:t>Sugars in freshwater can be derived either from algae or from the breakdown of terrestrial biopolymers</w:t>
      </w:r>
      <w:r w:rsidR="00A57D83">
        <w:t xml:space="preserve"> </w:t>
      </w:r>
      <w:r w:rsidR="00A57D83">
        <w:fldChar w:fldCharType="begin" w:fldLock="1"/>
      </w:r>
      <w:r w:rsidR="00A57D83">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rsidR="00A57D83">
        <w:fldChar w:fldCharType="separate"/>
      </w:r>
      <w:r w:rsidR="00A57D83" w:rsidRPr="00E117A8">
        <w:rPr>
          <w:noProof/>
        </w:rPr>
        <w:t>(Giroldo, Augusto, and Vieira 2005; Juttner and Matuschek 1977)</w:t>
      </w:r>
      <w:r w:rsidR="00A57D83">
        <w:fldChar w:fldCharType="end"/>
      </w:r>
      <w:r>
        <w:t xml:space="preserve">. In our MAGs, </w:t>
      </w:r>
      <w:r w:rsidR="00084F23">
        <w:t xml:space="preserve">genes encoding the pathway for mannose degradation appeared frequently in both lakes. Mannose feeds into glycolysis, and can be used as the sole source of carbon and energy in bacteria such as E. coli </w:t>
      </w:r>
      <w:r w:rsidR="00084F23" w:rsidRPr="00084F23">
        <w:rPr>
          <w:highlight w:val="yellow"/>
        </w:rPr>
        <w:t>(cite from MetaCyc)</w:t>
      </w:r>
      <w:r w:rsidR="00084F23">
        <w:t>. Genes encoding the degradation of rhamnose and fucose, whose pathways converge to enter glycolysis and produce pyruvate, were frequently found within the same MAGs (including members of Planctomycetes and Verrucomicrobia in Lake Mendota, and members of Bacteroidetes, Ignavibacteria, and Verrucomicrobia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A57D83" w:rsidRPr="00A57D83">
        <w:rPr>
          <w:highlight w:val="yellow"/>
        </w:rPr>
        <w:t>(cite)</w:t>
      </w:r>
      <w:r w:rsidR="00A57D83">
        <w:t xml:space="preserve">; this was confirmed in our MAGs, with Bacteroidetes, Planctomycetes, and Verrucomicrobia in Lake Mendota and Bacteroidetes and Verrucomicrobia in Trout Bog as additional potential xylose degraders. Genes for the degradation of glycolate, a compound produced by algae </w:t>
      </w:r>
      <w:r w:rsidR="00A57D83" w:rsidRPr="00A57D83">
        <w:rPr>
          <w:highlight w:val="yellow"/>
        </w:rPr>
        <w:t>(cite Paver),</w:t>
      </w:r>
      <w:r w:rsidR="00A57D83">
        <w:t xml:space="preserve"> were identified in Cyanobacteria and Proteobacteria in Lake Mendota and in Acidobacteria, Proteobacteria, and Verrucomicrobia in Trout Bog. </w:t>
      </w:r>
    </w:p>
    <w:p w14:paraId="674EA36F" w14:textId="715CE5B3" w:rsidR="00A57D83" w:rsidRDefault="00A57D83" w:rsidP="00A57D8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Methylophilales, while MAGs from Methylococcales were </w:t>
      </w:r>
      <w:r w:rsidR="00206C7B">
        <w:rPr>
          <w:rFonts w:cs="Times New Roman"/>
          <w:szCs w:val="24"/>
        </w:rPr>
        <w:t>potential methane degraders. 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7F1A1E">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sidR="007F1A1E">
        <w:rPr>
          <w:rFonts w:cs="Times New Roman"/>
          <w:szCs w:val="24"/>
        </w:rPr>
        <w:fldChar w:fldCharType="separate"/>
      </w:r>
      <w:r w:rsidR="007F1A1E" w:rsidRPr="00FD7934">
        <w:rPr>
          <w:rFonts w:cs="Times New Roman"/>
          <w:noProof/>
          <w:szCs w:val="24"/>
        </w:rPr>
        <w:t>(Kalyuzhnaya et al. 2012; Salcher et al. 2015)</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known as methylotrophs. These included MAGs classified as Burkholderiales, Rhizobiales, and Nitrosomonadales in Trout Bog.</w:t>
      </w:r>
      <w:r w:rsidR="007F1A1E">
        <w:rPr>
          <w:rFonts w:cs="Times New Roman"/>
          <w:szCs w:val="24"/>
        </w:rPr>
        <w:t xml:space="preserve"> Given the rapid rate at which </w:t>
      </w:r>
      <w:r w:rsidR="007F1A1E">
        <w:rPr>
          <w:rFonts w:cs="Times New Roman"/>
          <w:szCs w:val="24"/>
        </w:rPr>
        <w:lastRenderedPageBreak/>
        <w:t xml:space="preserve">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7F1A1E">
        <w:rPr>
          <w:rFonts w:cs="Times New Roman"/>
          <w:szCs w:val="24"/>
        </w:rPr>
        <w:fldChar w:fldCharType="begin" w:fldLock="1"/>
      </w:r>
      <w:r w:rsidR="007F1A1E">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p>
    <w:p w14:paraId="10AC3197" w14:textId="3B0835C7" w:rsidR="00206C7B" w:rsidRDefault="007F1A1E" w:rsidP="007F1A1E">
      <w:pPr>
        <w:pStyle w:val="Heading2"/>
      </w:pPr>
      <w:r>
        <w:t>Complex Carbon Degradation</w:t>
      </w:r>
    </w:p>
    <w:p w14:paraId="13D7E72D" w14:textId="3C779F71" w:rsidR="00206C7B" w:rsidRDefault="00AA676C" w:rsidP="007F1A1E">
      <w:pPr>
        <w:spacing w:line="360" w:lineRule="auto"/>
        <w:rPr>
          <w:rFonts w:cs="Times New Roman"/>
          <w:szCs w:val="24"/>
        </w:rPr>
      </w:pPr>
      <w:r>
        <w:tab/>
        <w:t xml:space="preserve">Biopolymers in freshwater can be autochthonous (ex. algal polysaccharides) or alloc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glucoside hydrolases, enzymes that break bonds attached to carbohydrates. </w:t>
      </w:r>
      <w:r w:rsidR="000E1E18">
        <w:rPr>
          <w:rFonts w:cs="Times New Roman"/>
          <w:szCs w:val="24"/>
        </w:rPr>
        <w:t xml:space="preserve">A previous study of Verrucomicrobia MAGs from our dataset found that the profiles of glucoside hydrolases differed between Lake Mendota and Trout Bog, potentially reflecting the differences in autochthonous and allochthonous carbon sources </w:t>
      </w:r>
      <w:r w:rsidR="000E1E18">
        <w:rPr>
          <w:rFonts w:cs="Times New Roman"/>
          <w:szCs w:val="24"/>
        </w:rPr>
        <w:fldChar w:fldCharType="begin" w:fldLock="1"/>
      </w:r>
      <w:r w:rsidR="000E1E18">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glucoside hydrolases to the entire dataset to identify differences in complex carbon degradation between lakes.</w:t>
      </w:r>
    </w:p>
    <w:p w14:paraId="542C9315" w14:textId="5F760770" w:rsidR="004E0516" w:rsidRPr="000A1F9F" w:rsidRDefault="004E0516" w:rsidP="007F1A1E">
      <w:pPr>
        <w:spacing w:line="360" w:lineRule="auto"/>
      </w:pPr>
      <w:r>
        <w:tab/>
        <w:t>The coding density of glucoside hydrolases – the percentage of coding regions in a MAG annotated as a glucosid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Bacteroidales, Ignavibacteriales, Sphingobacteriales, and Verrucomicrobiales in the Trout Bog hypolimnion. The last two of those orders also contained MAGs with glucoside hydrolases in Lake Mendota and the Trout Bog epilimnion, but the others did not. There were several orders with glucoside hydrolases unique to Lake Mendota, including Mycoplasmatales (Tenericutes), Cytophagales (Bacteroidetes), </w:t>
      </w:r>
      <w:r w:rsidR="00CB1014">
        <w:t>Planctomycetales (Planctomycetes), and Puniceicoccales (Verrucomicrobia). In accordance with their ability to breakdown biopolymers to sugars, these MAGs from both lakes also contain putative degradation pathways for a variety of sugars (Fig. 2). The diversity of glucoside hydrolases, an indicator of the number of substrates an organism can degrade, correlated with density.</w:t>
      </w:r>
    </w:p>
    <w:p w14:paraId="13F6DC07" w14:textId="5E313930" w:rsidR="00222B88" w:rsidRDefault="005E24DA" w:rsidP="00BF3B0E">
      <w:pPr>
        <w:spacing w:line="360" w:lineRule="auto"/>
        <w:ind w:firstLine="720"/>
        <w:jc w:val="both"/>
        <w:rPr>
          <w:rFonts w:cs="Times New Roman"/>
          <w:szCs w:val="24"/>
        </w:rPr>
      </w:pPr>
      <w:r>
        <w:rPr>
          <w:rFonts w:cs="Times New Roman"/>
          <w:szCs w:val="24"/>
        </w:rPr>
        <w:t xml:space="preserve">Several glucoside hydrolase families were abundant in Lake Mendota and in both layers of Trout Bog. </w:t>
      </w:r>
      <w:r w:rsidR="00E54A3A">
        <w:rPr>
          <w:rFonts w:cs="Times New Roman"/>
          <w:szCs w:val="24"/>
        </w:rPr>
        <w:t>Starting with the most abundant, these included GH109 (degrades cell walls and lipopolysaccharidies), GH74 (degrades glucose chains such as cellulose, starch, and glycogen), and GH23 (chitinase).</w:t>
      </w:r>
      <w:r w:rsidR="008F5749">
        <w:rPr>
          <w:rFonts w:cs="Times New Roman"/>
          <w:szCs w:val="24"/>
        </w:rPr>
        <w:t xml:space="preserve"> </w:t>
      </w:r>
      <w:r w:rsidR="00E71475">
        <w:rPr>
          <w:rFonts w:cs="Times New Roman"/>
          <w:szCs w:val="24"/>
        </w:rPr>
        <w:t xml:space="preserve">While the most abundant glucoside hydrolases were similar between lakes, </w:t>
      </w:r>
      <w:r w:rsidR="00E71475">
        <w:rPr>
          <w:rFonts w:cs="Times New Roman"/>
          <w:szCs w:val="24"/>
        </w:rPr>
        <w:lastRenderedPageBreak/>
        <w:t>the increased diversity of these enzymes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glucoside hydrolases. Lake Mendota contained unique glucoside hydrolases belonging to the family GH13 (specifically subfamilies 2, 5, and 21), which contain enzymes related to cellulose degradation. The only unique glucoside hydrolase in the Trout Bog epilimnion was GH62, </w:t>
      </w:r>
      <w:r w:rsidR="00E8497A">
        <w:rPr>
          <w:rFonts w:cs="Times New Roman"/>
          <w:szCs w:val="24"/>
        </w:rPr>
        <w:t>a family of arabinofuranosidases. The hypolimnion contained many more unique enzymes than Lake Mendota or the epilimnion of Trout Bog, the most abundant of which were GH129 and GH89 (a-N-acetylgalactosaminidase), GH43_12 (arabinanases, arabinofur</w:t>
      </w:r>
      <w:r w:rsidR="004A78B2">
        <w:rPr>
          <w:rFonts w:cs="Times New Roman"/>
          <w:szCs w:val="24"/>
        </w:rPr>
        <w:t>a</w:t>
      </w:r>
      <w:r w:rsidR="00E8497A">
        <w:rPr>
          <w:rFonts w:cs="Times New Roman"/>
          <w:szCs w:val="24"/>
        </w:rPr>
        <w:t>nosidases, and xylosidases), GH44</w:t>
      </w:r>
      <w:r w:rsidR="004A78B2">
        <w:rPr>
          <w:rFonts w:cs="Times New Roman"/>
          <w:szCs w:val="24"/>
        </w:rPr>
        <w:t xml:space="preserve"> (breakdown</w:t>
      </w:r>
      <w:r w:rsidR="00E8497A">
        <w:rPr>
          <w:rFonts w:cs="Times New Roman"/>
          <w:szCs w:val="24"/>
        </w:rPr>
        <w:t xml:space="preserve"> of long polysaccharides and oligomers), GH66 (dextranases and glucanotransferases), and GH67 (alpha-glucuronidase). </w:t>
      </w:r>
    </w:p>
    <w:p w14:paraId="04DBABFD" w14:textId="5B279F13" w:rsidR="00C64D38" w:rsidRDefault="004A78B2" w:rsidP="004A6010">
      <w:pPr>
        <w:spacing w:line="360" w:lineRule="auto"/>
        <w:jc w:val="both"/>
      </w:pPr>
      <w:r>
        <w:rPr>
          <w:rFonts w:cs="Times New Roman"/>
          <w:szCs w:val="24"/>
        </w:rPr>
        <w:tab/>
        <w:t>The increased density and diversity of gl</w:t>
      </w:r>
      <w:r w:rsidR="0060026A">
        <w:rPr>
          <w:rFonts w:cs="Times New Roman"/>
          <w:szCs w:val="24"/>
        </w:rPr>
        <w:t>ucoside hydrolases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epilimnia. However, the taxonomic profile of MAGs containing glucoside hydrolases differed by lake and layer, even when the profiles of glucoside hydrolases themselves were more similar.</w:t>
      </w:r>
    </w:p>
    <w:p w14:paraId="7A61B911" w14:textId="28E36631" w:rsidR="00C64D38" w:rsidRDefault="00C02EA1" w:rsidP="004A6010">
      <w:pPr>
        <w:spacing w:line="360" w:lineRule="auto"/>
        <w:jc w:val="both"/>
      </w:pPr>
      <w:r>
        <w:rPr>
          <w:noProof/>
        </w:rPr>
        <w:lastRenderedPageBreak/>
        <w:drawing>
          <wp:anchor distT="0" distB="0" distL="114300" distR="114300" simplePos="0" relativeHeight="251664384" behindDoc="1" locked="0" layoutInCell="1" allowOverlap="1" wp14:anchorId="36D42EDB" wp14:editId="381EDF36">
            <wp:simplePos x="0" y="0"/>
            <wp:positionH relativeFrom="column">
              <wp:posOffset>-323850</wp:posOffset>
            </wp:positionH>
            <wp:positionV relativeFrom="paragraph">
              <wp:posOffset>174</wp:posOffset>
            </wp:positionV>
            <wp:extent cx="7049770" cy="6299541"/>
            <wp:effectExtent l="0" t="0" r="0" b="6350"/>
            <wp:wrapTight wrapText="bothSides">
              <wp:wrapPolygon edited="0">
                <wp:start x="0" y="0"/>
                <wp:lineTo x="0" y="21556"/>
                <wp:lineTo x="21538" y="21556"/>
                <wp:lineTo x="21538" y="0"/>
                <wp:lineTo x="0" y="0"/>
              </wp:wrapPolygon>
            </wp:wrapTight>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inkscape.png"/>
                    <pic:cNvPicPr/>
                  </pic:nvPicPr>
                  <pic:blipFill rotWithShape="1">
                    <a:blip r:embed="rId7">
                      <a:extLst>
                        <a:ext uri="{28A0092B-C50C-407E-A947-70E740481C1C}">
                          <a14:useLocalDpi xmlns:a14="http://schemas.microsoft.com/office/drawing/2010/main" val="0"/>
                        </a:ext>
                      </a:extLst>
                    </a:blip>
                    <a:srcRect l="1965" t="4397" r="1124" b="34375"/>
                    <a:stretch/>
                  </pic:blipFill>
                  <pic:spPr bwMode="auto">
                    <a:xfrm>
                      <a:off x="0" y="0"/>
                      <a:ext cx="7056825" cy="6305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cycling between the two lakes was largely similar, with a few key differences. Carbon fixation is carried out by different taxa with different pathways</w:t>
      </w:r>
      <w:r w:rsidR="00E8160D">
        <w:t>. MAGs from Trout Bog tend to over more genes encoding enzymes in galactose metabolism than those from Lake Mendota.</w:t>
      </w:r>
    </w:p>
    <w:p w14:paraId="190F50EC" w14:textId="598FB0D8" w:rsidR="00C64D38" w:rsidRDefault="00C64D38" w:rsidP="004A6010">
      <w:pPr>
        <w:spacing w:line="360" w:lineRule="auto"/>
        <w:jc w:val="both"/>
        <w:rPr>
          <w:rFonts w:cs="Times New Roman"/>
          <w:szCs w:val="24"/>
        </w:rPr>
      </w:pPr>
    </w:p>
    <w:p w14:paraId="78803A96" w14:textId="79533E32" w:rsidR="00EF418D" w:rsidRDefault="00CD786A" w:rsidP="00EF418D">
      <w:pPr>
        <w:pStyle w:val="Heading2"/>
      </w:pPr>
      <w:r>
        <w:lastRenderedPageBreak/>
        <w:t>Carbohydrate Active Enzymes</w:t>
      </w:r>
    </w:p>
    <w:p w14:paraId="130AE7F5" w14:textId="00C316CA" w:rsidR="00CD786A" w:rsidRPr="003F7145" w:rsidRDefault="0034414A" w:rsidP="00CD786A">
      <w:r>
        <w:rPr>
          <w:noProof/>
        </w:rPr>
        <w:drawing>
          <wp:anchor distT="0" distB="0" distL="114300" distR="114300" simplePos="0" relativeHeight="251665408" behindDoc="0" locked="0" layoutInCell="1" allowOverlap="1" wp14:anchorId="6ECFC93D" wp14:editId="7820F7C7">
            <wp:simplePos x="0" y="0"/>
            <wp:positionH relativeFrom="margin">
              <wp:posOffset>741680</wp:posOffset>
            </wp:positionH>
            <wp:positionV relativeFrom="paragraph">
              <wp:posOffset>290195</wp:posOffset>
            </wp:positionV>
            <wp:extent cx="4505960" cy="5295900"/>
            <wp:effectExtent l="0" t="0" r="8890" b="0"/>
            <wp:wrapTopAndBottom/>
            <wp:docPr id="3" name="Picture 3" descr="A close up of a piece of pap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inkscape.png"/>
                    <pic:cNvPicPr/>
                  </pic:nvPicPr>
                  <pic:blipFill>
                    <a:blip r:embed="rId8">
                      <a:extLst>
                        <a:ext uri="{28A0092B-C50C-407E-A947-70E740481C1C}">
                          <a14:useLocalDpi xmlns:a14="http://schemas.microsoft.com/office/drawing/2010/main" val="0"/>
                        </a:ext>
                      </a:extLst>
                    </a:blip>
                    <a:stretch>
                      <a:fillRect/>
                    </a:stretch>
                  </pic:blipFill>
                  <pic:spPr>
                    <a:xfrm>
                      <a:off x="0" y="0"/>
                      <a:ext cx="4505960" cy="5295900"/>
                    </a:xfrm>
                    <a:prstGeom prst="rect">
                      <a:avLst/>
                    </a:prstGeom>
                  </pic:spPr>
                </pic:pic>
              </a:graphicData>
            </a:graphic>
            <wp14:sizeRelH relativeFrom="page">
              <wp14:pctWidth>0</wp14:pctWidth>
            </wp14:sizeRelH>
            <wp14:sizeRelV relativeFrom="page">
              <wp14:pctHeight>0</wp14:pctHeight>
            </wp14:sizeRelV>
          </wp:anchor>
        </w:drawing>
      </w:r>
      <w:r w:rsidR="00CD786A">
        <w:t>Shaomei’s Verruco paper suggests we’ll see far more glucoside hydrolases in Trout Bog than in Lake Mendota. Planctomyces in Lake Mendota had many GHs, though. Move that here and eliminate unusual microbes section?</w:t>
      </w:r>
    </w:p>
    <w:p w14:paraId="1BC0F44A" w14:textId="2C507DAC" w:rsidR="00CD786A" w:rsidRPr="00CD786A" w:rsidRDefault="00CD786A" w:rsidP="00CD786A"/>
    <w:p w14:paraId="14A80647" w14:textId="56EF43EC" w:rsidR="00F26AFE" w:rsidRPr="00F26AFE" w:rsidRDefault="00C64D38" w:rsidP="004A6010">
      <w:pPr>
        <w:pStyle w:val="Heading2"/>
        <w:spacing w:line="360" w:lineRule="auto"/>
      </w:pPr>
      <w:r>
        <w:t>Nitrogen Cycling</w:t>
      </w:r>
    </w:p>
    <w:p w14:paraId="6710C150" w14:textId="7EFC4130" w:rsidR="00D71A65" w:rsidRDefault="00A874F2" w:rsidP="00D11FC2">
      <w:pPr>
        <w:spacing w:line="360" w:lineRule="auto"/>
        <w:ind w:firstLine="720"/>
        <w:jc w:val="both"/>
        <w:rPr>
          <w:rFonts w:cs="Times New Roman"/>
          <w:szCs w:val="24"/>
        </w:rPr>
      </w:pPr>
      <w:r>
        <w:rPr>
          <w:rFonts w:cs="Times New Roman"/>
          <w:szCs w:val="24"/>
        </w:rPr>
        <w:t xml:space="preserve">Nitrogen availability is an important factor structuring freshwater bacterial communities. Bog lakes such as Trout Bog are generally considered to be nitrogen-limited ecosystem, and what nitrogen is present is often bound in complex carbon compounds. Lake Mendota, as a eutrophic ecosystem, is considered to have excess nitrogen due to urban and agricultural pollution. However, </w:t>
      </w:r>
      <w:r>
        <w:rPr>
          <w:rFonts w:cs="Times New Roman"/>
          <w:szCs w:val="24"/>
        </w:rPr>
        <w:lastRenderedPageBreak/>
        <w:t>this nitrogen is quickly incorporated into biomass and is not always readily available to microbes. Because of these different nitrogen regimes, we expected to see differences in the nitrogen metabolisms of Trout Bog vs Lake Mendota.</w:t>
      </w:r>
    </w:p>
    <w:p w14:paraId="12D08766" w14:textId="554FF158" w:rsidR="00D43B03" w:rsidRDefault="00D43B03" w:rsidP="00D11FC2">
      <w:pPr>
        <w:spacing w:line="360" w:lineRule="auto"/>
        <w:ind w:firstLine="720"/>
        <w:jc w:val="both"/>
        <w:rPr>
          <w:rFonts w:cs="Times New Roman"/>
          <w:szCs w:val="24"/>
        </w:rPr>
      </w:pPr>
      <w:r>
        <w:rPr>
          <w:rFonts w:cs="Times New Roman"/>
          <w:szCs w:val="24"/>
        </w:rPr>
        <w:t xml:space="preserve">Properties of genomes themselves may provide information about nitrogen limitation. We observed a bias in MAGs from Trout Bog towards encoding amino acids with less nitrogen compared to MAGs from Lake Mendota using a Wilcoxon rank sum test (p = 0.02). This suggests that bacteria in Trout Bog have lower nitrogen requirements than bacteria in Lake Mendota. </w:t>
      </w:r>
      <w:r w:rsidRPr="00D43B03">
        <w:rPr>
          <w:rFonts w:cs="Times New Roman"/>
          <w:szCs w:val="24"/>
          <w:highlight w:val="yellow"/>
        </w:rPr>
        <w:t>(How does this compare to marine systems? Cite Chisholm).</w:t>
      </w:r>
      <w:r>
        <w:rPr>
          <w:rFonts w:cs="Times New Roman"/>
          <w:szCs w:val="24"/>
        </w:rPr>
        <w:t xml:space="preserve"> GC content and estimated genome size, other potential indicators of nitrogen limitation,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77777777" w:rsidR="00ED6B89" w:rsidRDefault="00DD2E1C" w:rsidP="00ED6B89">
      <w:pPr>
        <w:spacing w:line="360" w:lineRule="auto"/>
        <w:ind w:firstLine="720"/>
        <w:jc w:val="both"/>
        <w:rPr>
          <w:rFonts w:cs="Times New Roman"/>
          <w:szCs w:val="24"/>
        </w:rPr>
      </w:pPr>
      <w:r>
        <w:rPr>
          <w:rFonts w:cs="Times New Roman"/>
          <w:szCs w:val="24"/>
        </w:rPr>
        <w:t xml:space="preserve">Putative pathways related to nitrogen metabolism appeared at similar frequencies from MAGs in both lakes. Dissimilatory and assimilatory nitrate reduction appear to be present in similar numbers of genomes, and denitrification appears slightly less often in genomes from both lakes. </w:t>
      </w:r>
      <w:r w:rsidR="00ED6B89">
        <w:rPr>
          <w:rFonts w:cs="Times New Roman"/>
          <w:szCs w:val="24"/>
        </w:rPr>
        <w:t xml:space="preserve">Urea degradation was predicted in MAGs of both lakes, </w:t>
      </w:r>
      <w:r w:rsidR="00ED6B89">
        <w:rPr>
          <w:rFonts w:cs="Times New Roman"/>
          <w:szCs w:val="24"/>
        </w:rPr>
        <w:t xml:space="preserve">consistent with </w:t>
      </w:r>
      <w:r w:rsidR="00ED6B89">
        <w:rPr>
          <w:rFonts w:cs="Times New Roman"/>
          <w:szCs w:val="24"/>
        </w:rPr>
        <w:t>research</w:t>
      </w:r>
      <w:r w:rsidR="00ED6B89">
        <w:rPr>
          <w:rFonts w:cs="Times New Roman"/>
          <w:szCs w:val="24"/>
        </w:rPr>
        <w:t xml:space="preserve"> where urea was found to be a significant nitrogen source for freshwater bacteria, particularly in epilimnia </w:t>
      </w:r>
      <w:r w:rsidR="00ED6B89">
        <w:rPr>
          <w:rFonts w:cs="Times New Roman"/>
          <w:szCs w:val="24"/>
        </w:rPr>
        <w:fldChar w:fldCharType="begin" w:fldLock="1"/>
      </w:r>
      <w:r w:rsidR="00ED6B89">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ED6B89">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w:t>
      </w:r>
      <w:r w:rsidR="00ED6B89">
        <w:rPr>
          <w:rFonts w:cs="Times New Roman"/>
          <w:szCs w:val="24"/>
        </w:rPr>
        <w:t xml:space="preserve"> </w:t>
      </w:r>
    </w:p>
    <w:p w14:paraId="0D057C22" w14:textId="52CD67A0"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 xml:space="preserve">ota as well. However, taxonomy revealed differences between the two ecosystems. In Lake Mendota, nitrogen fixation appears restricted to Cyanobacteria and Betaproteobacteria. </w:t>
      </w:r>
      <w:r w:rsidR="00D71A65">
        <w:rPr>
          <w:rFonts w:cs="Times New Roman"/>
          <w:szCs w:val="24"/>
        </w:rPr>
        <w:t xml:space="preserve">This may also be a factor in the documented links between cyanobacterial bloom toxicity and nitrogen fixation in Lake Mendota </w:t>
      </w:r>
      <w:r w:rsidR="00D71A65">
        <w:rPr>
          <w:rFonts w:cs="Times New Roman"/>
          <w:szCs w:val="24"/>
        </w:rPr>
        <w:fldChar w:fldCharType="begin" w:fldLock="1"/>
      </w:r>
      <w:r w:rsidR="00D71A65">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Verrucomicrobia, Chlorobi, and Bacteroidetes.</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w:t>
      </w:r>
      <w:r>
        <w:rPr>
          <w:rFonts w:cs="Times New Roman"/>
          <w:szCs w:val="24"/>
        </w:rPr>
        <w:lastRenderedPageBreak/>
        <w:t xml:space="preserve">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43825B40"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p>
    <w:p w14:paraId="68F45DBD" w14:textId="137D361B" w:rsidR="003318E6" w:rsidRDefault="004C0F8F" w:rsidP="004A6010">
      <w:pPr>
        <w:spacing w:line="360" w:lineRule="auto"/>
        <w:jc w:val="both"/>
        <w:rPr>
          <w:rFonts w:cs="Times New Roman"/>
          <w:szCs w:val="24"/>
        </w:rPr>
      </w:pPr>
      <w:r>
        <w:rPr>
          <w:rFonts w:cs="Times New Roman"/>
          <w:noProof/>
          <w:szCs w:val="24"/>
        </w:rPr>
        <w:lastRenderedPageBreak/>
        <w:drawing>
          <wp:anchor distT="0" distB="0" distL="114300" distR="114300" simplePos="0" relativeHeight="251666432" behindDoc="0" locked="0" layoutInCell="1" allowOverlap="1" wp14:anchorId="4B02DD86" wp14:editId="509B12D5">
            <wp:simplePos x="0" y="0"/>
            <wp:positionH relativeFrom="column">
              <wp:posOffset>104775</wp:posOffset>
            </wp:positionH>
            <wp:positionV relativeFrom="paragraph">
              <wp:posOffset>0</wp:posOffset>
            </wp:positionV>
            <wp:extent cx="6132830" cy="7638415"/>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inkscape.png"/>
                    <pic:cNvPicPr/>
                  </pic:nvPicPr>
                  <pic:blipFill rotWithShape="1">
                    <a:blip r:embed="rId9">
                      <a:extLst>
                        <a:ext uri="{28A0092B-C50C-407E-A947-70E740481C1C}">
                          <a14:useLocalDpi xmlns:a14="http://schemas.microsoft.com/office/drawing/2010/main" val="0"/>
                        </a:ext>
                      </a:extLst>
                    </a:blip>
                    <a:srcRect l="11783"/>
                    <a:stretch/>
                  </pic:blipFill>
                  <pic:spPr bwMode="auto">
                    <a:xfrm>
                      <a:off x="0" y="0"/>
                      <a:ext cx="6132830" cy="7638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77C985" w14:textId="2F9E493C" w:rsidR="00F26AFE" w:rsidRPr="00F26AFE" w:rsidRDefault="00F26AFE" w:rsidP="004A6010">
      <w:pPr>
        <w:tabs>
          <w:tab w:val="left" w:pos="1395"/>
        </w:tabs>
        <w:spacing w:line="360" w:lineRule="auto"/>
        <w:jc w:val="both"/>
      </w:pPr>
    </w:p>
    <w:p w14:paraId="44EEAD1C" w14:textId="3C373CB5" w:rsidR="00C64D38" w:rsidRPr="00687196" w:rsidRDefault="00687196" w:rsidP="004A6010">
      <w:pPr>
        <w:spacing w:line="360" w:lineRule="auto"/>
        <w:jc w:val="both"/>
      </w:pPr>
      <w:r>
        <w:rPr>
          <w:b/>
        </w:rPr>
        <w:lastRenderedPageBreak/>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frequently than nitrate reductases in both lakes, but this difference was more pronounced in Lake 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6AE39F3E" w14:textId="233E3108" w:rsidR="008A5CFA" w:rsidRPr="008A5CFA" w:rsidRDefault="00C64D38" w:rsidP="008A5CFA">
      <w:pPr>
        <w:pStyle w:val="Heading2"/>
        <w:rPr>
          <w:rFonts w:cstheme="majorBidi"/>
          <w:szCs w:val="32"/>
        </w:rPr>
      </w:pPr>
      <w:r>
        <w:t>Sulfur Cycling</w:t>
      </w:r>
      <w:bookmarkStart w:id="1" w:name="_GoBack"/>
      <w:bookmarkEnd w:id="1"/>
    </w:p>
    <w:p w14:paraId="16B63A7A" w14:textId="7008AA70" w:rsidR="007B5D3B" w:rsidRDefault="008A5CFA" w:rsidP="004A6010">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We found that, as with carbon cycling, the identity and numbers of genes associated with steps in the sulfur cycle were similar between</w:t>
      </w:r>
      <w:r w:rsidR="004A6010">
        <w:rPr>
          <w:rFonts w:cs="Times New Roman"/>
          <w:szCs w:val="24"/>
        </w:rPr>
        <w:t xml:space="preserve"> Lake Mendota and Trout Bog</w:t>
      </w:r>
      <w:r w:rsidR="007B5D3B">
        <w:rPr>
          <w:rFonts w:cs="Times New Roman"/>
          <w:szCs w:val="24"/>
        </w:rPr>
        <w:t xml:space="preserve">. Sulfate reduction genes dominated over sulfide oxidation genes in both systems, presumably reflecting the ecological importance of oxidation vs reduction. Genes </w:t>
      </w:r>
      <w:r w:rsidR="004A6010">
        <w:rPr>
          <w:rFonts w:cs="Times New Roman"/>
          <w:szCs w:val="24"/>
        </w:rPr>
        <w:t>potentially encoding</w:t>
      </w:r>
      <w:r w:rsidR="007B5D3B">
        <w:rPr>
          <w:rFonts w:cs="Times New Roman"/>
          <w:szCs w:val="24"/>
        </w:rPr>
        <w:t xml:space="preserve"> assimilatory sulfate reduction were far more common than those </w:t>
      </w:r>
      <w:r w:rsidR="004A6010">
        <w:rPr>
          <w:rFonts w:cs="Times New Roman"/>
          <w:szCs w:val="24"/>
        </w:rPr>
        <w:t xml:space="preserve">potentially encoding </w:t>
      </w:r>
      <w:r w:rsidR="007B5D3B">
        <w:rPr>
          <w:rFonts w:cs="Times New Roman"/>
          <w:szCs w:val="24"/>
        </w:rPr>
        <w:t xml:space="preserve">dissimilatory sulfate reduction. This indicates that sulfate is </w:t>
      </w:r>
      <w:r w:rsidR="004A6010">
        <w:rPr>
          <w:rFonts w:cs="Times New Roman"/>
          <w:szCs w:val="24"/>
        </w:rPr>
        <w:t>likely more often</w:t>
      </w:r>
      <w:r w:rsidR="007B5D3B">
        <w:rPr>
          <w:rFonts w:cs="Times New Roman"/>
          <w:szCs w:val="24"/>
        </w:rPr>
        <w:t xml:space="preserve"> used as a building block in biosynthesis rather than as a terminal electron acceptor.</w:t>
      </w:r>
      <w:r w:rsidR="004A6010">
        <w:rPr>
          <w:rFonts w:cs="Times New Roman"/>
          <w:szCs w:val="24"/>
        </w:rPr>
        <w:t xml:space="preserve"> Genes for sulfur cycling were identified in diverse MAGs in both lakes.</w:t>
      </w:r>
    </w:p>
    <w:p w14:paraId="7ED3359A" w14:textId="1B2BD8C2" w:rsidR="00C64D38" w:rsidRPr="00C64D38" w:rsidRDefault="00C64D38" w:rsidP="004A6010">
      <w:pPr>
        <w:spacing w:line="360" w:lineRule="auto"/>
        <w:jc w:val="both"/>
      </w:pPr>
    </w:p>
    <w:p w14:paraId="40F2661C" w14:textId="4CBED862" w:rsidR="003F7145" w:rsidRPr="003F7145" w:rsidRDefault="00AE05E6" w:rsidP="00CD786A">
      <w:pPr>
        <w:spacing w:line="360" w:lineRule="auto"/>
        <w:jc w:val="both"/>
      </w:pPr>
      <w:r>
        <w:rPr>
          <w:b/>
        </w:rPr>
        <w:t>Fig 4. Number of MAGs containing sulfur metabolism genes by lake</w:t>
      </w:r>
      <w:r w:rsidR="004A6010">
        <w:rPr>
          <w:b/>
        </w:rPr>
        <w:t xml:space="preserve">. </w:t>
      </w:r>
      <w:r w:rsidR="004A6010">
        <w:t>Sulfate reduction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Mendota.</w:t>
      </w:r>
      <w:r w:rsidR="003F7145">
        <w:tab/>
      </w:r>
    </w:p>
    <w:p w14:paraId="6EE8AFB2" w14:textId="18A7286D" w:rsidR="00364AC2" w:rsidRDefault="00364AC2" w:rsidP="004A6010">
      <w:pPr>
        <w:spacing w:line="360" w:lineRule="auto"/>
        <w:jc w:val="both"/>
      </w:pP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lastRenderedPageBreak/>
        <w:t>Add section on # read mapping back to each MAG across the time series</w:t>
      </w:r>
    </w:p>
    <w:p w14:paraId="3153BA81" w14:textId="5261C21F" w:rsidR="003F7145" w:rsidRDefault="003F7145" w:rsidP="003F7145">
      <w:r>
        <w:t>This is something Shaomei’s reviewers wanted. Don’t need an in depth analysis –</w:t>
      </w:r>
      <w:r w:rsidR="00CD786A">
        <w:t xml:space="preserve"> </w:t>
      </w:r>
      <w:r>
        <w:t>just classify as abundant vs rare, persistent vs variable. Will map as soon as Gluster on CHTC is back up and running.</w:t>
      </w:r>
    </w:p>
    <w:p w14:paraId="2BC59BF2" w14:textId="4A77BD2F" w:rsidR="00CD786A" w:rsidRPr="003F7145" w:rsidRDefault="00CD786A" w:rsidP="003F7145">
      <w:r>
        <w:t>Use SQUID instead if file sizes are below 1GB?</w:t>
      </w:r>
    </w:p>
    <w:p w14:paraId="65F94868" w14:textId="2CCB59B9" w:rsidR="00F26AFE" w:rsidRDefault="007B5D3B" w:rsidP="004A6010">
      <w:pPr>
        <w:pStyle w:val="Heading2"/>
        <w:spacing w:line="360" w:lineRule="auto"/>
      </w:pPr>
      <w:r>
        <w:t>Conclusions</w:t>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Elusimicrobiales,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metatranscriptomics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0FF706B0" w14:textId="287F1470" w:rsidR="00EF418D" w:rsidRPr="00EF418D" w:rsidRDefault="00C9067D" w:rsidP="00EF418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F418D" w:rsidRPr="00EF418D">
        <w:rPr>
          <w:rFonts w:cs="Times New Roman"/>
          <w:noProof/>
          <w:szCs w:val="24"/>
        </w:rPr>
        <w:t xml:space="preserve">Beck, David a.C. et al. 2013. “A Metagenomic Insight into Freshwater Methane-Utilizing Communities and Evidence for Cooperation between the Methylococcaceae and the Methylophilaceae.” </w:t>
      </w:r>
      <w:r w:rsidR="00EF418D" w:rsidRPr="00EF418D">
        <w:rPr>
          <w:rFonts w:cs="Times New Roman"/>
          <w:i/>
          <w:iCs/>
          <w:noProof/>
          <w:szCs w:val="24"/>
        </w:rPr>
        <w:t>PeerJ</w:t>
      </w:r>
      <w:r w:rsidR="00EF418D" w:rsidRPr="00EF418D">
        <w:rPr>
          <w:rFonts w:cs="Times New Roman"/>
          <w:noProof/>
          <w:szCs w:val="24"/>
        </w:rPr>
        <w:t xml:space="preserve"> 1: e23. http://www.pubmedcentral.nih.gov/articlerender.fcgi?artid=3628875&amp;tool=pmcentrez&amp;rendertype=abstract.</w:t>
      </w:r>
    </w:p>
    <w:p w14:paraId="12C85AD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ndall, Matthew L et al. 2016. “Genome-Wide Selective Sweeps and Gene-Specific Sweeps in Natural Bacterial Populations.” </w:t>
      </w:r>
      <w:r w:rsidRPr="00EF418D">
        <w:rPr>
          <w:rFonts w:cs="Times New Roman"/>
          <w:i/>
          <w:iCs/>
          <w:noProof/>
          <w:szCs w:val="24"/>
        </w:rPr>
        <w:t>ISME journal</w:t>
      </w:r>
      <w:r w:rsidRPr="00EF418D">
        <w:rPr>
          <w:rFonts w:cs="Times New Roman"/>
          <w:noProof/>
          <w:szCs w:val="24"/>
        </w:rPr>
        <w:t xml:space="preserve"> 10: 1589–1601. http://dx.doi.org/10.1038/ismej.2015.241.</w:t>
      </w:r>
    </w:p>
    <w:p w14:paraId="2B50C557"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versdorf, Lucas J, Todd R Miller, and Katherine D McMahon. 2013. “The Role of Nitrogen Fixation in Cyanobacterial Bloom Toxicity in a Temperate , Eutrophic Lake.” </w:t>
      </w:r>
      <w:r w:rsidRPr="00EF418D">
        <w:rPr>
          <w:rFonts w:cs="Times New Roman"/>
          <w:i/>
          <w:iCs/>
          <w:noProof/>
          <w:szCs w:val="24"/>
        </w:rPr>
        <w:t>PloS one</w:t>
      </w:r>
      <w:r w:rsidRPr="00EF418D">
        <w:rPr>
          <w:rFonts w:cs="Times New Roman"/>
          <w:noProof/>
          <w:szCs w:val="24"/>
        </w:rPr>
        <w:t xml:space="preserve"> 8(2): 1–11.</w:t>
      </w:r>
    </w:p>
    <w:p w14:paraId="54AF640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Chistoserdova, Ludmila, Marina G. Kalyuzhnaya, and Mary E. Lidstrom. 2009. “The Expanding World of Methylotrophic Metabolism.” </w:t>
      </w:r>
      <w:r w:rsidRPr="00EF418D">
        <w:rPr>
          <w:rFonts w:cs="Times New Roman"/>
          <w:i/>
          <w:iCs/>
          <w:noProof/>
          <w:szCs w:val="24"/>
        </w:rPr>
        <w:t>Annual review of microbiology</w:t>
      </w:r>
      <w:r w:rsidRPr="00EF418D">
        <w:rPr>
          <w:rFonts w:cs="Times New Roman"/>
          <w:noProof/>
          <w:szCs w:val="24"/>
        </w:rPr>
        <w:t xml:space="preserve"> 63: 477–99.</w:t>
      </w:r>
    </w:p>
    <w:p w14:paraId="679D876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Descy, Jean-Pierre et al. 2000. “PIGMENT RATIOS AND PHYTOPLANKTON ASSESSMENT IN NORTHERN WISCONSIN LAKES.” </w:t>
      </w:r>
      <w:r w:rsidRPr="00EF418D">
        <w:rPr>
          <w:rFonts w:cs="Times New Roman"/>
          <w:i/>
          <w:iCs/>
          <w:noProof/>
          <w:szCs w:val="24"/>
        </w:rPr>
        <w:t>Journal of Phycology</w:t>
      </w:r>
      <w:r w:rsidRPr="00EF418D">
        <w:rPr>
          <w:rFonts w:cs="Times New Roman"/>
          <w:noProof/>
          <w:szCs w:val="24"/>
        </w:rPr>
        <w:t xml:space="preserve"> 36: 274–86.</w:t>
      </w:r>
    </w:p>
    <w:p w14:paraId="21608E5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Eiler, Alexander et al. 2015. “Tuning Fresh: Radiation through Rewiring of Central Metabolism in Streamlined Bacteria.” </w:t>
      </w:r>
      <w:r w:rsidRPr="00EF418D">
        <w:rPr>
          <w:rFonts w:cs="Times New Roman"/>
          <w:i/>
          <w:iCs/>
          <w:noProof/>
          <w:szCs w:val="24"/>
        </w:rPr>
        <w:t>The ISME Journal</w:t>
      </w:r>
      <w:r w:rsidRPr="00EF418D">
        <w:rPr>
          <w:rFonts w:cs="Times New Roman"/>
          <w:noProof/>
          <w:szCs w:val="24"/>
        </w:rPr>
        <w:t xml:space="preserve"> (January 2016): 1–13. http://dx.doi.org/10.1038/ismej.2015.260.</w:t>
      </w:r>
    </w:p>
    <w:p w14:paraId="1040F56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mmler, Anna et al. 2016. “The Tara Oceans Voyage Reveals Global Diversity and Distribution Patterns of Marine Planktonic Ciliates.” </w:t>
      </w:r>
      <w:r w:rsidRPr="00EF418D">
        <w:rPr>
          <w:rFonts w:cs="Times New Roman"/>
          <w:i/>
          <w:iCs/>
          <w:noProof/>
          <w:szCs w:val="24"/>
        </w:rPr>
        <w:t>Nature Publishing Group</w:t>
      </w:r>
      <w:r w:rsidRPr="00EF418D">
        <w:rPr>
          <w:rFonts w:cs="Times New Roman"/>
          <w:noProof/>
          <w:szCs w:val="24"/>
        </w:rPr>
        <w:t xml:space="preserve"> (April): 1–13. http://dx.doi.org/10.1038/srep33555.</w:t>
      </w:r>
    </w:p>
    <w:p w14:paraId="2713FFF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roldo, Danilo, Armando Augusto, and Henriques Vieira. 2005. “Polymeric and Free Sugars Released by Three Phytoplanktonic Species from a Freshwater Tropical Eutrophic Reservoir.” </w:t>
      </w:r>
      <w:r w:rsidRPr="00EF418D">
        <w:rPr>
          <w:rFonts w:cs="Times New Roman"/>
          <w:i/>
          <w:iCs/>
          <w:noProof/>
          <w:szCs w:val="24"/>
        </w:rPr>
        <w:t>Journal of Plankton Research</w:t>
      </w:r>
      <w:r w:rsidRPr="00EF418D">
        <w:rPr>
          <w:rFonts w:cs="Times New Roman"/>
          <w:noProof/>
          <w:szCs w:val="24"/>
        </w:rPr>
        <w:t xml:space="preserve"> 27(7): 695–705.</w:t>
      </w:r>
    </w:p>
    <w:p w14:paraId="454F3E0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all, Michael W et al. 2017. “Ananke : Temporal Clustering Reveals Ecological Dynamics of Microbial Communities.” </w:t>
      </w:r>
      <w:r w:rsidRPr="00EF418D">
        <w:rPr>
          <w:rFonts w:cs="Times New Roman"/>
          <w:i/>
          <w:iCs/>
          <w:noProof/>
          <w:szCs w:val="24"/>
        </w:rPr>
        <w:t>PeerJ</w:t>
      </w:r>
      <w:r w:rsidRPr="00EF418D">
        <w:rPr>
          <w:rFonts w:cs="Times New Roman"/>
          <w:noProof/>
          <w:szCs w:val="24"/>
        </w:rPr>
        <w:t xml:space="preserve"> 5(e3812): 1–19.</w:t>
      </w:r>
    </w:p>
    <w:p w14:paraId="0C0BA58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 Shaomei et al. 2017. “Ecophysiology of Freshwater Verrucomicrobia Inferred from Metagenome-Assembled Genomes.” </w:t>
      </w:r>
      <w:r w:rsidRPr="00EF418D">
        <w:rPr>
          <w:rFonts w:cs="Times New Roman"/>
          <w:i/>
          <w:iCs/>
          <w:noProof/>
          <w:szCs w:val="24"/>
        </w:rPr>
        <w:t>mSphere</w:t>
      </w:r>
      <w:r w:rsidRPr="00EF418D">
        <w:rPr>
          <w:rFonts w:cs="Times New Roman"/>
          <w:noProof/>
          <w:szCs w:val="24"/>
        </w:rPr>
        <w:t xml:space="preserve"> 2(5): 1–17.</w:t>
      </w:r>
    </w:p>
    <w:p w14:paraId="35DAFA9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rlemann, Daniel P R, Oliver Geissinger, and Andreas Brune. 2007. “The Termite Group I Phylum Is Highly Diverse and Widespread in the Environment.” </w:t>
      </w:r>
      <w:r w:rsidRPr="00EF418D">
        <w:rPr>
          <w:rFonts w:cs="Times New Roman"/>
          <w:i/>
          <w:iCs/>
          <w:noProof/>
          <w:szCs w:val="24"/>
        </w:rPr>
        <w:t>Applied and Environmental Microbiology</w:t>
      </w:r>
      <w:r w:rsidRPr="00EF418D">
        <w:rPr>
          <w:rFonts w:cs="Times New Roman"/>
          <w:noProof/>
          <w:szCs w:val="24"/>
        </w:rPr>
        <w:t xml:space="preserve"> 73(20): 6682–85.</w:t>
      </w:r>
    </w:p>
    <w:p w14:paraId="2CCC9A6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lastRenderedPageBreak/>
        <w:t xml:space="preserve">Herlemann, D P R et al. 2009. “Genomic Analysis of ‘ Elusimicrobium Minutum ,’ the First Cultivated Representative of the Phylum ‘ Elusimicrobia ’ ( Formerly Termite Group 1 ).” </w:t>
      </w:r>
      <w:r w:rsidRPr="00EF418D">
        <w:rPr>
          <w:rFonts w:cs="Times New Roman"/>
          <w:i/>
          <w:iCs/>
          <w:noProof/>
          <w:szCs w:val="24"/>
        </w:rPr>
        <w:t>Applied and Environmental Microbiology</w:t>
      </w:r>
      <w:r w:rsidRPr="00EF418D">
        <w:rPr>
          <w:rFonts w:cs="Times New Roman"/>
          <w:noProof/>
          <w:szCs w:val="24"/>
        </w:rPr>
        <w:t xml:space="preserve"> 75(9): 2841–49.</w:t>
      </w:r>
    </w:p>
    <w:p w14:paraId="404BF43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urley, James P, and David E Armstrong. 1990. “Fluxes and Transformations of Aquatic Pigments in Lake Mendota , Wisconsin.” </w:t>
      </w:r>
      <w:r w:rsidRPr="00EF418D">
        <w:rPr>
          <w:rFonts w:cs="Times New Roman"/>
          <w:i/>
          <w:iCs/>
          <w:noProof/>
          <w:szCs w:val="24"/>
        </w:rPr>
        <w:t>Limnology and Oceanography</w:t>
      </w:r>
      <w:r w:rsidRPr="00EF418D">
        <w:rPr>
          <w:rFonts w:cs="Times New Roman"/>
          <w:noProof/>
          <w:szCs w:val="24"/>
        </w:rPr>
        <w:t xml:space="preserve"> 35(2): 384–98.</w:t>
      </w:r>
    </w:p>
    <w:p w14:paraId="3CE51F4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Igarashi, Kazuei, and Keiko Kashiwagi. 1999. “Polyamine Transport in Bacteria and Yeast.” </w:t>
      </w:r>
      <w:r w:rsidRPr="00EF418D">
        <w:rPr>
          <w:rFonts w:cs="Times New Roman"/>
          <w:i/>
          <w:iCs/>
          <w:noProof/>
          <w:szCs w:val="24"/>
        </w:rPr>
        <w:t>Biochem. J.</w:t>
      </w:r>
      <w:r w:rsidRPr="00EF418D">
        <w:rPr>
          <w:rFonts w:cs="Times New Roman"/>
          <w:noProof/>
          <w:szCs w:val="24"/>
        </w:rPr>
        <w:t xml:space="preserve"> 344: 633–42.</w:t>
      </w:r>
    </w:p>
    <w:p w14:paraId="3CECAD5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orgenson, Niels OG et al. 1998. “Effects of Sunlight on Occurrence and Bacterial Turnover of Specific Carbon and Nitrogen Compounds in Lake Water.” </w:t>
      </w:r>
      <w:r w:rsidRPr="00EF418D">
        <w:rPr>
          <w:rFonts w:cs="Times New Roman"/>
          <w:i/>
          <w:iCs/>
          <w:noProof/>
          <w:szCs w:val="24"/>
        </w:rPr>
        <w:t>FEMS Microbiology Ecology</w:t>
      </w:r>
      <w:r w:rsidRPr="00EF418D">
        <w:rPr>
          <w:rFonts w:cs="Times New Roman"/>
          <w:noProof/>
          <w:szCs w:val="24"/>
        </w:rPr>
        <w:t xml:space="preserve"> 25: 217–27.</w:t>
      </w:r>
    </w:p>
    <w:p w14:paraId="5EC2F3A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uttner, F, and T Matuschek. 1977. “The Release of Low Molecular Weight Compounds by the Phytoplankton in an Eutrophic Lake.” </w:t>
      </w:r>
      <w:r w:rsidRPr="00EF418D">
        <w:rPr>
          <w:rFonts w:cs="Times New Roman"/>
          <w:i/>
          <w:iCs/>
          <w:noProof/>
          <w:szCs w:val="24"/>
        </w:rPr>
        <w:t>Water</w:t>
      </w:r>
      <w:r w:rsidRPr="00EF418D">
        <w:rPr>
          <w:rFonts w:cs="Times New Roman"/>
          <w:noProof/>
          <w:szCs w:val="24"/>
        </w:rPr>
        <w:t xml:space="preserve"> 12: 251–55.</w:t>
      </w:r>
    </w:p>
    <w:p w14:paraId="780AB3C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lyuzhnaya, Marina G et al. 2012. “Novel Methylotrophic Isolates from Lake Sediment, Description of Methylotenera Versatilis Sp. Nov. and Emended Description of the Genus Methylotenera.” </w:t>
      </w:r>
      <w:r w:rsidRPr="00EF418D">
        <w:rPr>
          <w:rFonts w:cs="Times New Roman"/>
          <w:i/>
          <w:iCs/>
          <w:noProof/>
          <w:szCs w:val="24"/>
        </w:rPr>
        <w:t>International journal of systematic and evolutionary microbiology</w:t>
      </w:r>
      <w:r w:rsidRPr="00EF418D">
        <w:rPr>
          <w:rFonts w:cs="Times New Roman"/>
          <w:noProof/>
          <w:szCs w:val="24"/>
        </w:rPr>
        <w:t xml:space="preserve"> 62(Pt 1): 106–11. http://www.ncbi.nlm.nih.gov/pubmed/21335496.</w:t>
      </w:r>
    </w:p>
    <w:p w14:paraId="4D9F85C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EF418D">
        <w:rPr>
          <w:rFonts w:cs="Times New Roman"/>
          <w:i/>
          <w:iCs/>
          <w:noProof/>
          <w:szCs w:val="24"/>
        </w:rPr>
        <w:t>European Journal of Biochemistry</w:t>
      </w:r>
      <w:r w:rsidRPr="00EF418D">
        <w:rPr>
          <w:rFonts w:cs="Times New Roman"/>
          <w:noProof/>
          <w:szCs w:val="24"/>
        </w:rPr>
        <w:t xml:space="preserve"> 269(7): 1926–31.</w:t>
      </w:r>
    </w:p>
    <w:p w14:paraId="7BDCDF6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EF418D">
        <w:rPr>
          <w:rFonts w:cs="Times New Roman"/>
          <w:i/>
          <w:iCs/>
          <w:noProof/>
          <w:szCs w:val="24"/>
        </w:rPr>
        <w:t>Aquatic Microbial Ecology</w:t>
      </w:r>
      <w:r w:rsidRPr="00EF418D">
        <w:rPr>
          <w:rFonts w:cs="Times New Roman"/>
          <w:noProof/>
          <w:szCs w:val="24"/>
        </w:rPr>
        <w:t xml:space="preserve"> 68: 267–72.</w:t>
      </w:r>
    </w:p>
    <w:p w14:paraId="6373CC7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Linz, Alexandra M. et al. 2017. “Bacterial Community Composition and Dynamics Spanning Five Years in Freshwater Bog Lakes.” </w:t>
      </w:r>
      <w:r w:rsidRPr="00EF418D">
        <w:rPr>
          <w:rFonts w:cs="Times New Roman"/>
          <w:i/>
          <w:iCs/>
          <w:noProof/>
          <w:szCs w:val="24"/>
        </w:rPr>
        <w:t>mSphere</w:t>
      </w:r>
      <w:r w:rsidRPr="00EF418D">
        <w:rPr>
          <w:rFonts w:cs="Times New Roman"/>
          <w:noProof/>
          <w:szCs w:val="24"/>
        </w:rPr>
        <w:t xml:space="preserve"> 2(3): 1–15.</w:t>
      </w:r>
    </w:p>
    <w:p w14:paraId="6C77948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artinez-Garcia, Manuel et al. 2012. “High-Throughput Single-Cell Sequencing Identifies Photoheterotrophs and Chemoautotrophs in Freshwater Bacterioplankton.” </w:t>
      </w:r>
      <w:r w:rsidRPr="00EF418D">
        <w:rPr>
          <w:rFonts w:cs="Times New Roman"/>
          <w:i/>
          <w:iCs/>
          <w:noProof/>
          <w:szCs w:val="24"/>
        </w:rPr>
        <w:t>The ISME Journal</w:t>
      </w:r>
      <w:r w:rsidRPr="00EF418D">
        <w:rPr>
          <w:rFonts w:cs="Times New Roman"/>
          <w:noProof/>
          <w:szCs w:val="24"/>
        </w:rPr>
        <w:t xml:space="preserve"> 6(1): 113–23. http://dx.doi.org/10.1038/ismej.2011.84.</w:t>
      </w:r>
    </w:p>
    <w:p w14:paraId="4289A15C"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cGowan, Suzanne et al. 2016. “Long-Term Perspectives on Terrestrial and Aquatic Carbon Cycling from Palaeolimnology.” </w:t>
      </w:r>
      <w:r w:rsidRPr="00EF418D">
        <w:rPr>
          <w:rFonts w:cs="Times New Roman"/>
          <w:i/>
          <w:iCs/>
          <w:noProof/>
          <w:szCs w:val="24"/>
        </w:rPr>
        <w:t>WIREs Water</w:t>
      </w:r>
      <w:r w:rsidRPr="00EF418D">
        <w:rPr>
          <w:rFonts w:cs="Times New Roman"/>
          <w:noProof/>
          <w:szCs w:val="24"/>
        </w:rPr>
        <w:t xml:space="preserve"> 3: 211–34.</w:t>
      </w:r>
    </w:p>
    <w:p w14:paraId="350027C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Mou, Xiaozhen et al. 2011. “Metatranscriptomic Signature of Exogenous Polyamine Utilization by Coastal Bacterioplankton.” 3: 798–806.</w:t>
      </w:r>
    </w:p>
    <w:p w14:paraId="6201EF1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arks, Donovan H et al. 2015. “CheckM: Assessing the Quality of Microbial Genomes Recovered from Isolates, Single Cells, and Metagenomes.” </w:t>
      </w:r>
      <w:r w:rsidRPr="00EF418D">
        <w:rPr>
          <w:rFonts w:cs="Times New Roman"/>
          <w:i/>
          <w:iCs/>
          <w:noProof/>
          <w:szCs w:val="24"/>
        </w:rPr>
        <w:t>Genome Research</w:t>
      </w:r>
      <w:r w:rsidRPr="00EF418D">
        <w:rPr>
          <w:rFonts w:cs="Times New Roman"/>
          <w:noProof/>
          <w:szCs w:val="24"/>
        </w:rPr>
        <w:t xml:space="preserve"> 25(7).</w:t>
      </w:r>
    </w:p>
    <w:p w14:paraId="7F3DB58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eura, Sari et al. 2012. “Distinct and Diverse Anaerobic Bacterial Communities in Boreal Lakes Dominated by Candidate Division OD1.” </w:t>
      </w:r>
      <w:r w:rsidRPr="00EF418D">
        <w:rPr>
          <w:rFonts w:cs="Times New Roman"/>
          <w:i/>
          <w:iCs/>
          <w:noProof/>
          <w:szCs w:val="24"/>
        </w:rPr>
        <w:t>ISME journal</w:t>
      </w:r>
      <w:r w:rsidRPr="00EF418D">
        <w:rPr>
          <w:rFonts w:cs="Times New Roman"/>
          <w:noProof/>
          <w:szCs w:val="24"/>
        </w:rPr>
        <w:t xml:space="preserve"> 6: 1640–52.</w:t>
      </w:r>
    </w:p>
    <w:p w14:paraId="7D6A892F"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Remsen, Charles C, Edward J Carpenter, and Brian W Schroeder. 1972. “Competition for Urea among Estuarine Microorganisms.” </w:t>
      </w:r>
      <w:r w:rsidRPr="00EF418D">
        <w:rPr>
          <w:rFonts w:cs="Times New Roman"/>
          <w:i/>
          <w:iCs/>
          <w:noProof/>
          <w:szCs w:val="24"/>
        </w:rPr>
        <w:t>Ecological Society of America</w:t>
      </w:r>
      <w:r w:rsidRPr="00EF418D">
        <w:rPr>
          <w:rFonts w:cs="Times New Roman"/>
          <w:noProof/>
          <w:szCs w:val="24"/>
        </w:rPr>
        <w:t xml:space="preserve"> 53(5): 921–26.</w:t>
      </w:r>
    </w:p>
    <w:p w14:paraId="7B1DBB4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Stefan M Neuenschwander, Thomas Posch, and Jakob Pernthaler. 2015. </w:t>
      </w:r>
      <w:r w:rsidRPr="00EF418D">
        <w:rPr>
          <w:rFonts w:cs="Times New Roman"/>
          <w:noProof/>
          <w:szCs w:val="24"/>
        </w:rPr>
        <w:lastRenderedPageBreak/>
        <w:t xml:space="preserve">“The Ecology of Pelagic Freshwater Methylotrophs Assessed by a High-Resolution Monitoring and Isolation Campaign.” </w:t>
      </w:r>
      <w:r w:rsidRPr="00EF418D">
        <w:rPr>
          <w:rFonts w:cs="Times New Roman"/>
          <w:i/>
          <w:iCs/>
          <w:noProof/>
          <w:szCs w:val="24"/>
        </w:rPr>
        <w:t>The ISME Journal</w:t>
      </w:r>
      <w:r w:rsidRPr="00EF418D">
        <w:rPr>
          <w:rFonts w:cs="Times New Roman"/>
          <w:noProof/>
          <w:szCs w:val="24"/>
        </w:rPr>
        <w:t>: 1–12. http://www.nature.com/doifinder/10.1038/ismej.2015.55.</w:t>
      </w:r>
    </w:p>
    <w:p w14:paraId="3EA729C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Thomas Posch, and Jakob Pernthaler. 2013. “In Situ Substrate Preferences of Abundant Bacterioplankton Populations in a Prealpine Freshwater Lake.” </w:t>
      </w:r>
      <w:r w:rsidRPr="00EF418D">
        <w:rPr>
          <w:rFonts w:cs="Times New Roman"/>
          <w:i/>
          <w:iCs/>
          <w:noProof/>
          <w:szCs w:val="24"/>
        </w:rPr>
        <w:t>Isme J</w:t>
      </w:r>
      <w:r w:rsidRPr="00EF418D">
        <w:rPr>
          <w:rFonts w:cs="Times New Roman"/>
          <w:noProof/>
          <w:szCs w:val="24"/>
        </w:rPr>
        <w:t xml:space="preserve"> 7(5): 896–907. http://dx.doi.org/10.1038/ismej.2012.162 (November 15, 2013).</w:t>
      </w:r>
    </w:p>
    <w:p w14:paraId="2DF98E2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Tang, Kuo Hsiang, and Robert E. Blankenship. 2010. “Both Forward and Reverse TCA Cycles Operate in Green Sulfur Bacteria.” </w:t>
      </w:r>
      <w:r w:rsidRPr="00EF418D">
        <w:rPr>
          <w:rFonts w:cs="Times New Roman"/>
          <w:i/>
          <w:iCs/>
          <w:noProof/>
          <w:szCs w:val="24"/>
        </w:rPr>
        <w:t>Journal of Biological Chemistry</w:t>
      </w:r>
      <w:r w:rsidRPr="00EF418D">
        <w:rPr>
          <w:rFonts w:cs="Times New Roman"/>
          <w:noProof/>
          <w:szCs w:val="24"/>
        </w:rPr>
        <w:t xml:space="preserve"> 285(46): 35848–54.</w:t>
      </w:r>
    </w:p>
    <w:p w14:paraId="59D055F9" w14:textId="77777777" w:rsidR="00EF418D" w:rsidRPr="00EF418D" w:rsidRDefault="00EF418D" w:rsidP="00EF418D">
      <w:pPr>
        <w:widowControl w:val="0"/>
        <w:autoSpaceDE w:val="0"/>
        <w:autoSpaceDN w:val="0"/>
        <w:adjustRightInd w:val="0"/>
        <w:spacing w:line="240" w:lineRule="auto"/>
        <w:ind w:left="480" w:hanging="480"/>
        <w:rPr>
          <w:rFonts w:cs="Times New Roman"/>
          <w:noProof/>
        </w:rPr>
      </w:pPr>
      <w:r w:rsidRPr="00EF418D">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EF418D">
        <w:rPr>
          <w:rFonts w:cs="Times New Roman"/>
          <w:i/>
          <w:iCs/>
          <w:noProof/>
          <w:szCs w:val="24"/>
        </w:rPr>
        <w:t>Environmental Microbiology</w:t>
      </w:r>
      <w:r w:rsidRPr="00EF418D">
        <w:rPr>
          <w:rFonts w:cs="Times New Roman"/>
          <w:noProof/>
          <w:szCs w:val="24"/>
        </w:rPr>
        <w:t xml:space="preserve"> 18(1): 191–20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andra Linz" w:date="2017-10-27T12:39:00Z" w:initials="AL">
    <w:p w14:paraId="790C759C" w14:textId="6CB2D3E2" w:rsidR="004E0516" w:rsidRDefault="004E0516">
      <w:pPr>
        <w:pStyle w:val="CommentText"/>
      </w:pPr>
      <w:r>
        <w:rPr>
          <w:rStyle w:val="CommentReference"/>
        </w:rPr>
        <w:annotationRef/>
      </w:r>
      <w:r>
        <w:t>Add %reads mapped to each MA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C759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5B214C2" w16cid:durableId="1DA40F82"/>
  <w16cid:commentId w16cid:paraId="0257D0CD" w16cid:durableId="1DA40F87"/>
  <w16cid:commentId w16cid:paraId="72758A8A" w16cid:durableId="1DA40F88"/>
  <w16cid:commentId w16cid:paraId="5406D431" w16cid:durableId="1DC8E7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178B6"/>
    <w:rsid w:val="000753E0"/>
    <w:rsid w:val="00084F23"/>
    <w:rsid w:val="00096680"/>
    <w:rsid w:val="000A1F9F"/>
    <w:rsid w:val="000B240E"/>
    <w:rsid w:val="000E1E18"/>
    <w:rsid w:val="00153C67"/>
    <w:rsid w:val="00194180"/>
    <w:rsid w:val="0020406E"/>
    <w:rsid w:val="00206C7B"/>
    <w:rsid w:val="00222B88"/>
    <w:rsid w:val="00242EB5"/>
    <w:rsid w:val="00266869"/>
    <w:rsid w:val="0028221F"/>
    <w:rsid w:val="002B3736"/>
    <w:rsid w:val="002C1146"/>
    <w:rsid w:val="002F5E38"/>
    <w:rsid w:val="003318E6"/>
    <w:rsid w:val="0034414A"/>
    <w:rsid w:val="00363484"/>
    <w:rsid w:val="00364AC2"/>
    <w:rsid w:val="0038091D"/>
    <w:rsid w:val="00393F1B"/>
    <w:rsid w:val="003D1F63"/>
    <w:rsid w:val="003F2F8C"/>
    <w:rsid w:val="003F7145"/>
    <w:rsid w:val="00401ACA"/>
    <w:rsid w:val="004138AB"/>
    <w:rsid w:val="0041614F"/>
    <w:rsid w:val="00487299"/>
    <w:rsid w:val="004A6010"/>
    <w:rsid w:val="004A78B2"/>
    <w:rsid w:val="004B510D"/>
    <w:rsid w:val="004C0F8F"/>
    <w:rsid w:val="004E0516"/>
    <w:rsid w:val="004F1920"/>
    <w:rsid w:val="00501404"/>
    <w:rsid w:val="005705CE"/>
    <w:rsid w:val="00576C40"/>
    <w:rsid w:val="005965AE"/>
    <w:rsid w:val="005A5527"/>
    <w:rsid w:val="005E24DA"/>
    <w:rsid w:val="005E35C7"/>
    <w:rsid w:val="005E5B8D"/>
    <w:rsid w:val="0060026A"/>
    <w:rsid w:val="00632A77"/>
    <w:rsid w:val="006412FF"/>
    <w:rsid w:val="00644EC2"/>
    <w:rsid w:val="00662055"/>
    <w:rsid w:val="006711EE"/>
    <w:rsid w:val="00687196"/>
    <w:rsid w:val="00687C64"/>
    <w:rsid w:val="006F42C8"/>
    <w:rsid w:val="00701B59"/>
    <w:rsid w:val="00704B80"/>
    <w:rsid w:val="00705F64"/>
    <w:rsid w:val="00732488"/>
    <w:rsid w:val="00737662"/>
    <w:rsid w:val="007615B7"/>
    <w:rsid w:val="00777F2B"/>
    <w:rsid w:val="00793164"/>
    <w:rsid w:val="007A25BD"/>
    <w:rsid w:val="007B5D3B"/>
    <w:rsid w:val="007C0A8C"/>
    <w:rsid w:val="007F1A1E"/>
    <w:rsid w:val="00887063"/>
    <w:rsid w:val="008A5CFA"/>
    <w:rsid w:val="008F5749"/>
    <w:rsid w:val="00907EF0"/>
    <w:rsid w:val="0094429B"/>
    <w:rsid w:val="0095001B"/>
    <w:rsid w:val="00982A50"/>
    <w:rsid w:val="00990D17"/>
    <w:rsid w:val="009F65A4"/>
    <w:rsid w:val="00A37C26"/>
    <w:rsid w:val="00A57D83"/>
    <w:rsid w:val="00A874F2"/>
    <w:rsid w:val="00AA676C"/>
    <w:rsid w:val="00AE05E6"/>
    <w:rsid w:val="00AE3753"/>
    <w:rsid w:val="00AF731F"/>
    <w:rsid w:val="00B05CCB"/>
    <w:rsid w:val="00B214AE"/>
    <w:rsid w:val="00B42A56"/>
    <w:rsid w:val="00B4745F"/>
    <w:rsid w:val="00B54DAC"/>
    <w:rsid w:val="00B57552"/>
    <w:rsid w:val="00BA208D"/>
    <w:rsid w:val="00BA4C1C"/>
    <w:rsid w:val="00BE4306"/>
    <w:rsid w:val="00BE484D"/>
    <w:rsid w:val="00BF3B0E"/>
    <w:rsid w:val="00C02EA1"/>
    <w:rsid w:val="00C12FD2"/>
    <w:rsid w:val="00C34AE3"/>
    <w:rsid w:val="00C4283D"/>
    <w:rsid w:val="00C54FFE"/>
    <w:rsid w:val="00C64D38"/>
    <w:rsid w:val="00C67198"/>
    <w:rsid w:val="00C9067D"/>
    <w:rsid w:val="00C93A65"/>
    <w:rsid w:val="00CB1014"/>
    <w:rsid w:val="00CD2B02"/>
    <w:rsid w:val="00CD631C"/>
    <w:rsid w:val="00CD786A"/>
    <w:rsid w:val="00D00FD2"/>
    <w:rsid w:val="00D11FC2"/>
    <w:rsid w:val="00D23AA4"/>
    <w:rsid w:val="00D33E54"/>
    <w:rsid w:val="00D407BC"/>
    <w:rsid w:val="00D43B03"/>
    <w:rsid w:val="00D70442"/>
    <w:rsid w:val="00D71A65"/>
    <w:rsid w:val="00D80656"/>
    <w:rsid w:val="00DB0C6F"/>
    <w:rsid w:val="00DB50A6"/>
    <w:rsid w:val="00DD2E1C"/>
    <w:rsid w:val="00DF5B3C"/>
    <w:rsid w:val="00DF606D"/>
    <w:rsid w:val="00E54A3A"/>
    <w:rsid w:val="00E71475"/>
    <w:rsid w:val="00E8160D"/>
    <w:rsid w:val="00E8497A"/>
    <w:rsid w:val="00EB63E9"/>
    <w:rsid w:val="00ED1D87"/>
    <w:rsid w:val="00ED6B89"/>
    <w:rsid w:val="00EF418D"/>
    <w:rsid w:val="00F067D9"/>
    <w:rsid w:val="00F17423"/>
    <w:rsid w:val="00F26AFE"/>
    <w:rsid w:val="00F37CA0"/>
    <w:rsid w:val="00F513F6"/>
    <w:rsid w:val="00F64B28"/>
    <w:rsid w:val="00F80C19"/>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5AF5C-2103-4C93-A1F4-B089C0D3B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4</TotalTime>
  <Pages>18</Pages>
  <Words>11095</Words>
  <Characters>6324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14</cp:revision>
  <dcterms:created xsi:type="dcterms:W3CDTF">2017-12-09T17:38:00Z</dcterms:created>
  <dcterms:modified xsi:type="dcterms:W3CDTF">2017-12-17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